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A85155" w14:textId="77777777" w:rsidR="0052773D" w:rsidRPr="0060718B" w:rsidRDefault="0052773D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All code, plots reside here: </w:t>
      </w:r>
    </w:p>
    <w:p w14:paraId="0541A0C6" w14:textId="33AE6326" w:rsidR="0052773D" w:rsidRPr="0060718B" w:rsidRDefault="00EB31C1" w:rsidP="0052773D">
      <w:pPr>
        <w:rPr>
          <w:rFonts w:ascii="Times New Roman" w:hAnsi="Times New Roman" w:cs="Times New Roman"/>
        </w:rPr>
      </w:pPr>
      <w:hyperlink r:id="rId7" w:history="1">
        <w:r w:rsidR="0020026C" w:rsidRPr="0060718B">
          <w:rPr>
            <w:rStyle w:val="Hyperlink"/>
            <w:rFonts w:ascii="Times New Roman" w:hAnsi="Times New Roman" w:cs="Times New Roman"/>
          </w:rPr>
          <w:t>https://github.com/karunmj/usu-coursework/tree/master/cs5660datasc/hw/hw3</w:t>
        </w:r>
      </w:hyperlink>
    </w:p>
    <w:p w14:paraId="41E88C0C" w14:textId="67D61020" w:rsidR="00951BA0" w:rsidRPr="0060718B" w:rsidRDefault="00951BA0" w:rsidP="007B5916">
      <w:pPr>
        <w:pStyle w:val="Default"/>
      </w:pPr>
    </w:p>
    <w:p w14:paraId="57802754" w14:textId="2C4C4C1F" w:rsidR="003D4CD4" w:rsidRPr="00E63D1B" w:rsidRDefault="00F30D1A" w:rsidP="00A21B6A">
      <w:pPr>
        <w:pStyle w:val="Default"/>
        <w:jc w:val="center"/>
        <w:rPr>
          <w:b/>
          <w:u w:val="single"/>
        </w:rPr>
      </w:pPr>
      <w:r w:rsidRPr="00E63D1B">
        <w:rPr>
          <w:b/>
          <w:u w:val="single"/>
        </w:rPr>
        <w:t>Transit frequency analysis for Logan, UT</w:t>
      </w:r>
    </w:p>
    <w:p w14:paraId="06110048" w14:textId="77777777" w:rsidR="00A21B6A" w:rsidRPr="0060718B" w:rsidRDefault="00A21B6A" w:rsidP="00A21B6A">
      <w:pPr>
        <w:pStyle w:val="Default"/>
        <w:jc w:val="center"/>
        <w:rPr>
          <w:u w:val="single"/>
        </w:rPr>
      </w:pPr>
    </w:p>
    <w:p w14:paraId="2EF48AAE" w14:textId="25B0CF5C" w:rsidR="00E07291" w:rsidRPr="0060718B" w:rsidRDefault="00545E7D" w:rsidP="00545E7D">
      <w:pPr>
        <w:ind w:firstLine="180"/>
        <w:jc w:val="center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  <w:noProof/>
        </w:rPr>
        <w:drawing>
          <wp:inline distT="0" distB="0" distL="0" distR="0" wp14:anchorId="0B0FC8A1" wp14:editId="1EBDFC14">
            <wp:extent cx="5211849" cy="5211849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logan_freq_map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7999" cy="52179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C530B" w14:textId="77777777" w:rsidR="00960E82" w:rsidRPr="0060718B" w:rsidRDefault="00960E82" w:rsidP="0052773D">
      <w:pPr>
        <w:rPr>
          <w:rFonts w:ascii="Times New Roman" w:hAnsi="Times New Roman" w:cs="Times New Roman"/>
        </w:rPr>
      </w:pPr>
    </w:p>
    <w:p w14:paraId="611CA3B0" w14:textId="44A456B6" w:rsidR="0006159B" w:rsidRPr="0060718B" w:rsidRDefault="0006159B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Fig. 1: Frequency service map for Logan, UT between 07:00 to 09:00 am on a </w:t>
      </w:r>
      <w:r w:rsidR="003D4CD4" w:rsidRPr="0060718B">
        <w:rPr>
          <w:rFonts w:ascii="Times New Roman" w:hAnsi="Times New Roman" w:cs="Times New Roman"/>
        </w:rPr>
        <w:t xml:space="preserve">regular </w:t>
      </w:r>
      <w:r w:rsidRPr="0060718B">
        <w:rPr>
          <w:rFonts w:ascii="Times New Roman" w:hAnsi="Times New Roman" w:cs="Times New Roman"/>
        </w:rPr>
        <w:t>weekday</w:t>
      </w:r>
      <w:r w:rsidR="00960E82" w:rsidRPr="0060718B">
        <w:rPr>
          <w:rFonts w:ascii="Times New Roman" w:hAnsi="Times New Roman" w:cs="Times New Roman"/>
        </w:rPr>
        <w:t xml:space="preserve"> (</w:t>
      </w:r>
      <w:hyperlink r:id="rId9" w:anchor="11.86/41.7400/-471.8308" w:history="1">
        <w:r w:rsidR="00960E82" w:rsidRPr="0060718B">
          <w:rPr>
            <w:rStyle w:val="Hyperlink"/>
            <w:rFonts w:ascii="Times New Roman" w:hAnsi="Times New Roman" w:cs="Times New Roman"/>
          </w:rPr>
          <w:t>l</w:t>
        </w:r>
        <w:r w:rsidR="00960E82" w:rsidRPr="0060718B">
          <w:rPr>
            <w:rStyle w:val="Hyperlink"/>
            <w:rFonts w:ascii="Times New Roman" w:hAnsi="Times New Roman" w:cs="Times New Roman"/>
          </w:rPr>
          <w:t>i</w:t>
        </w:r>
        <w:r w:rsidR="00960E82" w:rsidRPr="0060718B">
          <w:rPr>
            <w:rStyle w:val="Hyperlink"/>
            <w:rFonts w:ascii="Times New Roman" w:hAnsi="Times New Roman" w:cs="Times New Roman"/>
          </w:rPr>
          <w:t>nk</w:t>
        </w:r>
      </w:hyperlink>
      <w:r w:rsidR="00960E82" w:rsidRPr="0060718B">
        <w:rPr>
          <w:rFonts w:ascii="Times New Roman" w:hAnsi="Times New Roman" w:cs="Times New Roman"/>
        </w:rPr>
        <w:t>)</w:t>
      </w:r>
    </w:p>
    <w:p w14:paraId="38A18E3F" w14:textId="77777777" w:rsidR="00960E82" w:rsidRPr="0060718B" w:rsidRDefault="00960E82" w:rsidP="0052773D">
      <w:pPr>
        <w:rPr>
          <w:rFonts w:ascii="Times New Roman" w:hAnsi="Times New Roman" w:cs="Times New Roman"/>
        </w:rPr>
      </w:pPr>
    </w:p>
    <w:p w14:paraId="60EC209B" w14:textId="360A4247" w:rsidR="00F92787" w:rsidRPr="0060718B" w:rsidRDefault="00F92787" w:rsidP="00FC6D89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Motivation:</w:t>
      </w:r>
    </w:p>
    <w:p w14:paraId="71D1B874" w14:textId="30D0086F" w:rsidR="00FC6D89" w:rsidRPr="0060718B" w:rsidRDefault="00F92787" w:rsidP="00FC6D89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Public transportation is more attractive </w:t>
      </w:r>
      <w:r w:rsidR="004E1CB5" w:rsidRPr="0060718B">
        <w:rPr>
          <w:rFonts w:ascii="Times New Roman" w:hAnsi="Times New Roman" w:cs="Times New Roman"/>
        </w:rPr>
        <w:t xml:space="preserve">to </w:t>
      </w:r>
      <w:r w:rsidRPr="0060718B">
        <w:rPr>
          <w:rFonts w:ascii="Times New Roman" w:hAnsi="Times New Roman" w:cs="Times New Roman"/>
        </w:rPr>
        <w:t>commuter</w:t>
      </w:r>
      <w:r w:rsidR="004E1CB5" w:rsidRPr="0060718B">
        <w:rPr>
          <w:rFonts w:ascii="Times New Roman" w:hAnsi="Times New Roman" w:cs="Times New Roman"/>
        </w:rPr>
        <w:t>s</w:t>
      </w:r>
      <w:r w:rsidRPr="0060718B">
        <w:rPr>
          <w:rFonts w:ascii="Times New Roman" w:hAnsi="Times New Roman" w:cs="Times New Roman"/>
        </w:rPr>
        <w:t xml:space="preserve"> when frequent service exist between a trip’s origin and destination. </w:t>
      </w:r>
      <w:r w:rsidR="00C10164" w:rsidRPr="0060718B">
        <w:rPr>
          <w:rFonts w:ascii="Times New Roman" w:hAnsi="Times New Roman" w:cs="Times New Roman"/>
        </w:rPr>
        <w:t xml:space="preserve">Transit frequency refers to the number of </w:t>
      </w:r>
      <w:r w:rsidR="00496168" w:rsidRPr="0060718B">
        <w:rPr>
          <w:rFonts w:ascii="Times New Roman" w:hAnsi="Times New Roman" w:cs="Times New Roman"/>
        </w:rPr>
        <w:t xml:space="preserve">available </w:t>
      </w:r>
      <w:r w:rsidR="00C10164" w:rsidRPr="0060718B">
        <w:rPr>
          <w:rFonts w:ascii="Times New Roman" w:hAnsi="Times New Roman" w:cs="Times New Roman"/>
        </w:rPr>
        <w:t xml:space="preserve">trips between two transit stops for a particular </w:t>
      </w:r>
      <w:r w:rsidR="001250B9" w:rsidRPr="0060718B">
        <w:rPr>
          <w:rFonts w:ascii="Times New Roman" w:hAnsi="Times New Roman" w:cs="Times New Roman"/>
        </w:rPr>
        <w:t>period in time. H</w:t>
      </w:r>
      <w:r w:rsidR="00C10164" w:rsidRPr="0060718B">
        <w:rPr>
          <w:rFonts w:ascii="Times New Roman" w:hAnsi="Times New Roman" w:cs="Times New Roman"/>
        </w:rPr>
        <w:t>igh</w:t>
      </w:r>
      <w:r w:rsidR="001250B9" w:rsidRPr="0060718B">
        <w:rPr>
          <w:rFonts w:ascii="Times New Roman" w:hAnsi="Times New Roman" w:cs="Times New Roman"/>
        </w:rPr>
        <w:t>er</w:t>
      </w:r>
      <w:r w:rsidR="00C10164" w:rsidRPr="0060718B">
        <w:rPr>
          <w:rFonts w:ascii="Times New Roman" w:hAnsi="Times New Roman" w:cs="Times New Roman"/>
        </w:rPr>
        <w:t xml:space="preserve"> transit frequency would provide</w:t>
      </w:r>
      <w:r w:rsidRPr="0060718B">
        <w:rPr>
          <w:rFonts w:ascii="Times New Roman" w:hAnsi="Times New Roman" w:cs="Times New Roman"/>
        </w:rPr>
        <w:t xml:space="preserve"> a level of flexibility </w:t>
      </w:r>
      <w:r w:rsidR="00D455EC" w:rsidRPr="0060718B">
        <w:rPr>
          <w:rFonts w:ascii="Times New Roman" w:hAnsi="Times New Roman" w:cs="Times New Roman"/>
        </w:rPr>
        <w:t xml:space="preserve">and ease </w:t>
      </w:r>
      <w:r w:rsidR="001250B9" w:rsidRPr="0060718B">
        <w:rPr>
          <w:rFonts w:ascii="Times New Roman" w:hAnsi="Times New Roman" w:cs="Times New Roman"/>
        </w:rPr>
        <w:t xml:space="preserve">to </w:t>
      </w:r>
      <w:r w:rsidRPr="0060718B">
        <w:rPr>
          <w:rFonts w:ascii="Times New Roman" w:hAnsi="Times New Roman" w:cs="Times New Roman"/>
        </w:rPr>
        <w:t>commuter</w:t>
      </w:r>
      <w:r w:rsidR="001250B9" w:rsidRPr="0060718B">
        <w:rPr>
          <w:rFonts w:ascii="Times New Roman" w:hAnsi="Times New Roman" w:cs="Times New Roman"/>
        </w:rPr>
        <w:t>s</w:t>
      </w:r>
      <w:r w:rsidRPr="0060718B">
        <w:rPr>
          <w:rFonts w:ascii="Times New Roman" w:hAnsi="Times New Roman" w:cs="Times New Roman"/>
        </w:rPr>
        <w:t xml:space="preserve"> </w:t>
      </w:r>
      <w:r w:rsidR="00D455EC" w:rsidRPr="0060718B">
        <w:rPr>
          <w:rFonts w:ascii="Times New Roman" w:hAnsi="Times New Roman" w:cs="Times New Roman"/>
        </w:rPr>
        <w:t>as they do not necessarily have to time their trips</w:t>
      </w:r>
      <w:r w:rsidR="005D0219" w:rsidRPr="0060718B">
        <w:rPr>
          <w:rFonts w:ascii="Times New Roman" w:hAnsi="Times New Roman" w:cs="Times New Roman"/>
        </w:rPr>
        <w:t xml:space="preserve"> </w:t>
      </w:r>
      <w:r w:rsidR="008642D0" w:rsidRPr="0060718B">
        <w:rPr>
          <w:rFonts w:ascii="Times New Roman" w:hAnsi="Times New Roman" w:cs="Times New Roman"/>
        </w:rPr>
        <w:t xml:space="preserve">around transit schedules </w:t>
      </w:r>
      <w:r w:rsidR="005D0219" w:rsidRPr="0060718B">
        <w:rPr>
          <w:rFonts w:ascii="Times New Roman" w:hAnsi="Times New Roman" w:cs="Times New Roman"/>
        </w:rPr>
        <w:t xml:space="preserve">and </w:t>
      </w:r>
      <w:r w:rsidR="00AE07FF" w:rsidRPr="0060718B">
        <w:rPr>
          <w:rFonts w:ascii="Times New Roman" w:hAnsi="Times New Roman" w:cs="Times New Roman"/>
        </w:rPr>
        <w:t xml:space="preserve">are </w:t>
      </w:r>
      <w:r w:rsidR="007D2216" w:rsidRPr="0060718B">
        <w:rPr>
          <w:rFonts w:ascii="Times New Roman" w:hAnsi="Times New Roman" w:cs="Times New Roman"/>
        </w:rPr>
        <w:t xml:space="preserve">mostly </w:t>
      </w:r>
      <w:r w:rsidR="00AE07FF" w:rsidRPr="0060718B">
        <w:rPr>
          <w:rFonts w:ascii="Times New Roman" w:hAnsi="Times New Roman" w:cs="Times New Roman"/>
        </w:rPr>
        <w:t xml:space="preserve">guaranteed </w:t>
      </w:r>
      <w:r w:rsidR="0025009A" w:rsidRPr="0060718B">
        <w:rPr>
          <w:rFonts w:ascii="Times New Roman" w:hAnsi="Times New Roman" w:cs="Times New Roman"/>
        </w:rPr>
        <w:t>shorter transfer times</w:t>
      </w:r>
      <w:r w:rsidR="00D74D94" w:rsidRPr="0060718B">
        <w:rPr>
          <w:rFonts w:ascii="Times New Roman" w:hAnsi="Times New Roman" w:cs="Times New Roman"/>
        </w:rPr>
        <w:t xml:space="preserve"> between trips</w:t>
      </w:r>
      <w:r w:rsidR="003B37B0" w:rsidRPr="0060718B">
        <w:rPr>
          <w:rFonts w:ascii="Times New Roman" w:hAnsi="Times New Roman" w:cs="Times New Roman"/>
        </w:rPr>
        <w:t xml:space="preserve">. </w:t>
      </w:r>
      <w:r w:rsidR="00465BAB" w:rsidRPr="0060718B">
        <w:rPr>
          <w:rFonts w:ascii="Times New Roman" w:hAnsi="Times New Roman" w:cs="Times New Roman"/>
        </w:rPr>
        <w:t>Such information is usually not conveyed in a</w:t>
      </w:r>
      <w:r w:rsidR="002B4AD2" w:rsidRPr="0060718B">
        <w:rPr>
          <w:rFonts w:ascii="Times New Roman" w:hAnsi="Times New Roman" w:cs="Times New Roman"/>
        </w:rPr>
        <w:t xml:space="preserve">n official transit map. Fig. 1 shows a frequency service map for Logan, Utah, served by Cache Valley Transit District </w:t>
      </w:r>
      <w:r w:rsidR="00FC6D89" w:rsidRPr="0060718B">
        <w:rPr>
          <w:rFonts w:ascii="Times New Roman" w:hAnsi="Times New Roman" w:cs="Times New Roman"/>
        </w:rPr>
        <w:t xml:space="preserve">(CVTD) </w:t>
      </w:r>
      <w:r w:rsidR="002B4AD2" w:rsidRPr="0060718B">
        <w:rPr>
          <w:rFonts w:ascii="Times New Roman" w:hAnsi="Times New Roman" w:cs="Times New Roman"/>
        </w:rPr>
        <w:t xml:space="preserve">for the time period between </w:t>
      </w:r>
      <w:r w:rsidR="000079EB" w:rsidRPr="0060718B">
        <w:rPr>
          <w:rFonts w:ascii="Times New Roman" w:hAnsi="Times New Roman" w:cs="Times New Roman"/>
        </w:rPr>
        <w:t xml:space="preserve">7:00 to 9:00 </w:t>
      </w:r>
      <w:r w:rsidR="000079EB" w:rsidRPr="0060718B">
        <w:rPr>
          <w:rFonts w:ascii="Times New Roman" w:hAnsi="Times New Roman" w:cs="Times New Roman"/>
        </w:rPr>
        <w:lastRenderedPageBreak/>
        <w:t>am on a regular weekday.</w:t>
      </w:r>
      <w:r w:rsidR="00A30C9A" w:rsidRPr="0060718B">
        <w:rPr>
          <w:rFonts w:ascii="Times New Roman" w:hAnsi="Times New Roman" w:cs="Times New Roman"/>
        </w:rPr>
        <w:t xml:space="preserve"> </w:t>
      </w:r>
      <w:r w:rsidR="00FC6D89" w:rsidRPr="0060718B">
        <w:rPr>
          <w:rFonts w:ascii="Times New Roman" w:hAnsi="Times New Roman" w:cs="Times New Roman"/>
        </w:rPr>
        <w:t>Stronger color and line width represents more frequent service</w:t>
      </w:r>
      <w:r w:rsidR="005B7A6F" w:rsidRPr="0060718B">
        <w:rPr>
          <w:rFonts w:ascii="Times New Roman" w:hAnsi="Times New Roman" w:cs="Times New Roman"/>
        </w:rPr>
        <w:t xml:space="preserve"> </w:t>
      </w:r>
      <w:r w:rsidR="001E7E21" w:rsidRPr="0060718B">
        <w:rPr>
          <w:rFonts w:ascii="Times New Roman" w:hAnsi="Times New Roman" w:cs="Times New Roman"/>
        </w:rPr>
        <w:t>between two stops</w:t>
      </w:r>
      <w:r w:rsidR="00FC6D89" w:rsidRPr="0060718B">
        <w:rPr>
          <w:rFonts w:ascii="Times New Roman" w:hAnsi="Times New Roman" w:cs="Times New Roman"/>
        </w:rPr>
        <w:t xml:space="preserve">. </w:t>
      </w:r>
    </w:p>
    <w:p w14:paraId="33D49883" w14:textId="77777777" w:rsidR="00713E23" w:rsidRPr="0060718B" w:rsidRDefault="00713E23" w:rsidP="0052773D">
      <w:pPr>
        <w:rPr>
          <w:rFonts w:ascii="Times New Roman" w:hAnsi="Times New Roman" w:cs="Times New Roman"/>
        </w:rPr>
      </w:pPr>
    </w:p>
    <w:p w14:paraId="429D7E3A" w14:textId="38DC7B73" w:rsidR="00F92787" w:rsidRPr="0060718B" w:rsidRDefault="00F92787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Methods:</w:t>
      </w:r>
    </w:p>
    <w:p w14:paraId="6FE01E97" w14:textId="7CD219C7" w:rsidR="00C12A11" w:rsidRPr="0060718B" w:rsidRDefault="00005A75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Frequency </w:t>
      </w:r>
      <w:r w:rsidR="00713E23" w:rsidRPr="0060718B">
        <w:rPr>
          <w:rFonts w:ascii="Times New Roman" w:hAnsi="Times New Roman" w:cs="Times New Roman"/>
        </w:rPr>
        <w:t>was</w:t>
      </w:r>
      <w:r w:rsidRPr="0060718B">
        <w:rPr>
          <w:rFonts w:ascii="Times New Roman" w:hAnsi="Times New Roman" w:cs="Times New Roman"/>
        </w:rPr>
        <w:t xml:space="preserve"> calculated by divi</w:t>
      </w:r>
      <w:r w:rsidR="00577BDE" w:rsidRPr="0060718B">
        <w:rPr>
          <w:rFonts w:ascii="Times New Roman" w:hAnsi="Times New Roman" w:cs="Times New Roman"/>
        </w:rPr>
        <w:t xml:space="preserve">ding the number of </w:t>
      </w:r>
      <w:r w:rsidR="00991F16" w:rsidRPr="0060718B">
        <w:rPr>
          <w:rFonts w:ascii="Times New Roman" w:hAnsi="Times New Roman" w:cs="Times New Roman"/>
        </w:rPr>
        <w:t xml:space="preserve">available </w:t>
      </w:r>
      <w:r w:rsidR="00577BDE" w:rsidRPr="0060718B">
        <w:rPr>
          <w:rFonts w:ascii="Times New Roman" w:hAnsi="Times New Roman" w:cs="Times New Roman"/>
        </w:rPr>
        <w:t xml:space="preserve">trips between every </w:t>
      </w:r>
      <w:r w:rsidR="00F90BA0" w:rsidRPr="0060718B">
        <w:rPr>
          <w:rFonts w:ascii="Times New Roman" w:hAnsi="Times New Roman" w:cs="Times New Roman"/>
        </w:rPr>
        <w:t xml:space="preserve">two distinct stops for the given </w:t>
      </w:r>
      <w:r w:rsidR="00577BDE" w:rsidRPr="0060718B">
        <w:rPr>
          <w:rFonts w:ascii="Times New Roman" w:hAnsi="Times New Roman" w:cs="Times New Roman"/>
        </w:rPr>
        <w:t>time duration</w:t>
      </w:r>
      <w:r w:rsidR="004B005D" w:rsidRPr="0060718B">
        <w:rPr>
          <w:rFonts w:ascii="Times New Roman" w:hAnsi="Times New Roman" w:cs="Times New Roman"/>
        </w:rPr>
        <w:t xml:space="preserve"> of two hours.</w:t>
      </w:r>
      <w:r w:rsidR="00F90BA0" w:rsidRPr="0060718B">
        <w:rPr>
          <w:rFonts w:ascii="Times New Roman" w:hAnsi="Times New Roman" w:cs="Times New Roman"/>
        </w:rPr>
        <w:t xml:space="preserve"> </w:t>
      </w:r>
      <w:r w:rsidR="00B14B17" w:rsidRPr="0060718B">
        <w:rPr>
          <w:rFonts w:ascii="Times New Roman" w:hAnsi="Times New Roman" w:cs="Times New Roman"/>
        </w:rPr>
        <w:t>An early morning time duration was chosen</w:t>
      </w:r>
      <w:r w:rsidR="00412F88" w:rsidRPr="0060718B">
        <w:rPr>
          <w:rFonts w:ascii="Times New Roman" w:hAnsi="Times New Roman" w:cs="Times New Roman"/>
        </w:rPr>
        <w:t>,</w:t>
      </w:r>
      <w:r w:rsidR="00B14B17" w:rsidRPr="0060718B">
        <w:rPr>
          <w:rFonts w:ascii="Times New Roman" w:hAnsi="Times New Roman" w:cs="Times New Roman"/>
        </w:rPr>
        <w:t xml:space="preserve"> as a primary reason for commute </w:t>
      </w:r>
      <w:r w:rsidR="00725A48" w:rsidRPr="0060718B">
        <w:rPr>
          <w:rFonts w:ascii="Times New Roman" w:hAnsi="Times New Roman" w:cs="Times New Roman"/>
        </w:rPr>
        <w:t>was</w:t>
      </w:r>
      <w:r w:rsidR="00B14B17" w:rsidRPr="0060718B">
        <w:rPr>
          <w:rFonts w:ascii="Times New Roman" w:hAnsi="Times New Roman" w:cs="Times New Roman"/>
        </w:rPr>
        <w:t xml:space="preserve"> getting to work. </w:t>
      </w:r>
      <w:r w:rsidR="00092730" w:rsidRPr="0060718B">
        <w:rPr>
          <w:rFonts w:ascii="Times New Roman" w:hAnsi="Times New Roman" w:cs="Times New Roman"/>
        </w:rPr>
        <w:t>Routes were</w:t>
      </w:r>
      <w:r w:rsidR="00577BDE" w:rsidRPr="0060718B">
        <w:rPr>
          <w:rFonts w:ascii="Times New Roman" w:hAnsi="Times New Roman" w:cs="Times New Roman"/>
        </w:rPr>
        <w:t xml:space="preserve"> formed between distinct stops and </w:t>
      </w:r>
      <w:r w:rsidR="008642D0" w:rsidRPr="0060718B">
        <w:rPr>
          <w:rFonts w:ascii="Times New Roman" w:hAnsi="Times New Roman" w:cs="Times New Roman"/>
        </w:rPr>
        <w:t>were</w:t>
      </w:r>
      <w:r w:rsidR="00577BDE" w:rsidRPr="0060718B">
        <w:rPr>
          <w:rFonts w:ascii="Times New Roman" w:hAnsi="Times New Roman" w:cs="Times New Roman"/>
        </w:rPr>
        <w:t xml:space="preserve"> assigned a frequency </w:t>
      </w:r>
      <w:r w:rsidR="00B14B17" w:rsidRPr="0060718B">
        <w:rPr>
          <w:rFonts w:ascii="Times New Roman" w:hAnsi="Times New Roman" w:cs="Times New Roman"/>
        </w:rPr>
        <w:t xml:space="preserve">class, </w:t>
      </w:r>
      <w:r w:rsidR="00577BDE" w:rsidRPr="0060718B">
        <w:rPr>
          <w:rFonts w:ascii="Times New Roman" w:hAnsi="Times New Roman" w:cs="Times New Roman"/>
        </w:rPr>
        <w:t>with</w:t>
      </w:r>
      <w:r w:rsidR="00F90BA0" w:rsidRPr="0060718B">
        <w:rPr>
          <w:rFonts w:ascii="Times New Roman" w:hAnsi="Times New Roman" w:cs="Times New Roman"/>
        </w:rPr>
        <w:t xml:space="preserve"> a higher class </w:t>
      </w:r>
      <w:r w:rsidR="00092730" w:rsidRPr="0060718B">
        <w:rPr>
          <w:rFonts w:ascii="Times New Roman" w:hAnsi="Times New Roman" w:cs="Times New Roman"/>
        </w:rPr>
        <w:t>corresponding to</w:t>
      </w:r>
      <w:r w:rsidR="00F90BA0" w:rsidRPr="0060718B">
        <w:rPr>
          <w:rFonts w:ascii="Times New Roman" w:hAnsi="Times New Roman" w:cs="Times New Roman"/>
        </w:rPr>
        <w:t xml:space="preserve"> more </w:t>
      </w:r>
      <w:r w:rsidR="00991F16" w:rsidRPr="0060718B">
        <w:rPr>
          <w:rFonts w:ascii="Times New Roman" w:hAnsi="Times New Roman" w:cs="Times New Roman"/>
        </w:rPr>
        <w:t xml:space="preserve">available </w:t>
      </w:r>
      <w:r w:rsidR="00412F88" w:rsidRPr="0060718B">
        <w:rPr>
          <w:rFonts w:ascii="Times New Roman" w:hAnsi="Times New Roman" w:cs="Times New Roman"/>
        </w:rPr>
        <w:t>trips per duration</w:t>
      </w:r>
      <w:r w:rsidR="00B51D31" w:rsidRPr="0060718B">
        <w:rPr>
          <w:rFonts w:ascii="Times New Roman" w:hAnsi="Times New Roman" w:cs="Times New Roman"/>
        </w:rPr>
        <w:t xml:space="preserve">. </w:t>
      </w:r>
      <w:r w:rsidR="009C58B8" w:rsidRPr="0060718B">
        <w:rPr>
          <w:rFonts w:ascii="Times New Roman" w:hAnsi="Times New Roman" w:cs="Times New Roman"/>
        </w:rPr>
        <w:t>F</w:t>
      </w:r>
      <w:r w:rsidR="00E22AB4" w:rsidRPr="0060718B">
        <w:rPr>
          <w:rFonts w:ascii="Times New Roman" w:hAnsi="Times New Roman" w:cs="Times New Roman"/>
        </w:rPr>
        <w:t xml:space="preserve">requency </w:t>
      </w:r>
      <w:r w:rsidR="009C58B8" w:rsidRPr="0060718B">
        <w:rPr>
          <w:rFonts w:ascii="Times New Roman" w:hAnsi="Times New Roman" w:cs="Times New Roman"/>
        </w:rPr>
        <w:t>classes included</w:t>
      </w:r>
      <w:r w:rsidR="00E22AB4" w:rsidRPr="0060718B">
        <w:rPr>
          <w:rFonts w:ascii="Times New Roman" w:hAnsi="Times New Roman" w:cs="Times New Roman"/>
        </w:rPr>
        <w:t xml:space="preserve"> 0, </w:t>
      </w:r>
      <w:r w:rsidR="009C58B8" w:rsidRPr="0060718B">
        <w:rPr>
          <w:rFonts w:ascii="Times New Roman" w:hAnsi="Times New Roman" w:cs="Times New Roman"/>
        </w:rPr>
        <w:t xml:space="preserve">3, 6 and 10. For example, </w:t>
      </w:r>
      <w:r w:rsidR="00B51D31" w:rsidRPr="0060718B">
        <w:rPr>
          <w:rFonts w:ascii="Times New Roman" w:hAnsi="Times New Roman" w:cs="Times New Roman"/>
        </w:rPr>
        <w:t>a route</w:t>
      </w:r>
      <w:r w:rsidR="009C58B8" w:rsidRPr="0060718B">
        <w:rPr>
          <w:rFonts w:ascii="Times New Roman" w:hAnsi="Times New Roman" w:cs="Times New Roman"/>
        </w:rPr>
        <w:t xml:space="preserve"> was assigned class 6 when the total number of trips between them were 12 over the 2 hours</w:t>
      </w:r>
      <w:r w:rsidR="00534AB6" w:rsidRPr="0060718B">
        <w:rPr>
          <w:rFonts w:ascii="Times New Roman" w:hAnsi="Times New Roman" w:cs="Times New Roman"/>
        </w:rPr>
        <w:t>.</w:t>
      </w:r>
    </w:p>
    <w:p w14:paraId="50FACA8C" w14:textId="3E624D43" w:rsidR="00465BAB" w:rsidRPr="0060718B" w:rsidRDefault="006D340C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The coloring scheme was obtained from Color brewer </w:t>
      </w:r>
      <w:r w:rsidR="00D01BEF" w:rsidRPr="0060718B">
        <w:rPr>
          <w:rFonts w:ascii="Times New Roman" w:hAnsi="Times New Roman" w:cs="Times New Roman"/>
        </w:rPr>
        <w:fldChar w:fldCharType="begin"/>
      </w:r>
      <w:r w:rsidR="00D01BEF" w:rsidRPr="0060718B">
        <w:rPr>
          <w:rFonts w:ascii="Times New Roman" w:hAnsi="Times New Roman" w:cs="Times New Roman"/>
        </w:rPr>
        <w:instrText xml:space="preserve"> ADDIN ZOTERO_ITEM CSL_CITATION {"citationID":"Bfu2ixy0","properties":{"formattedCitation":"{\\rtf (\\uc0\\u8220{}ColorBrewer: Color Advice for Maps\\uc0\\u8221{} 2016)}","plainCitation":"(“ColorBrewer: Color Advice for Maps” 2016)"},"citationItems":[{"id":49,"uris":["http://zotero.org/users/local/HPXtbLF3/items/9VK9H2N3"],"uri":["http://zotero.org/users/local/HPXtbLF3/items/9VK9H2N3"],"itemData":{"id":49,"type":"webpage","title":"ColorBrewer: Color Advice for Maps","URL":"http://colorbrewer2.org/#","accessed":{"date-parts":[["2016",10,23]]}}}],"schema":"https://github.com/citation-style-language/schema/raw/master/csl-citation.json"} </w:instrText>
      </w:r>
      <w:r w:rsidR="00D01BEF" w:rsidRPr="0060718B">
        <w:rPr>
          <w:rFonts w:ascii="Times New Roman" w:hAnsi="Times New Roman" w:cs="Times New Roman"/>
        </w:rPr>
        <w:fldChar w:fldCharType="separate"/>
      </w:r>
      <w:r w:rsidR="00D01BEF" w:rsidRPr="0060718B">
        <w:rPr>
          <w:rFonts w:ascii="Times New Roman" w:eastAsia="Times New Roman" w:hAnsi="Times New Roman" w:cs="Times New Roman"/>
        </w:rPr>
        <w:t>(“ColorBrewer: Color Advice for Maps” 2016)</w:t>
      </w:r>
      <w:r w:rsidR="00D01BEF" w:rsidRPr="0060718B">
        <w:rPr>
          <w:rFonts w:ascii="Times New Roman" w:hAnsi="Times New Roman" w:cs="Times New Roman"/>
        </w:rPr>
        <w:fldChar w:fldCharType="end"/>
      </w:r>
      <w:r w:rsidR="004B005D" w:rsidRPr="0060718B">
        <w:rPr>
          <w:rFonts w:ascii="Times New Roman" w:hAnsi="Times New Roman" w:cs="Times New Roman"/>
        </w:rPr>
        <w:t xml:space="preserve">, a web tool for selecting colors for maps. </w:t>
      </w:r>
      <w:r w:rsidR="00B51D31" w:rsidRPr="0060718B">
        <w:rPr>
          <w:rFonts w:ascii="Times New Roman" w:hAnsi="Times New Roman" w:cs="Times New Roman"/>
        </w:rPr>
        <w:t xml:space="preserve">Higher </w:t>
      </w:r>
      <w:r w:rsidR="008300F5" w:rsidRPr="0060718B">
        <w:rPr>
          <w:rFonts w:ascii="Times New Roman" w:hAnsi="Times New Roman" w:cs="Times New Roman"/>
        </w:rPr>
        <w:t xml:space="preserve">frequency </w:t>
      </w:r>
      <w:r w:rsidR="00B51D31" w:rsidRPr="0060718B">
        <w:rPr>
          <w:rFonts w:ascii="Times New Roman" w:hAnsi="Times New Roman" w:cs="Times New Roman"/>
        </w:rPr>
        <w:t xml:space="preserve">classes were assigned darker </w:t>
      </w:r>
      <w:r w:rsidR="008300F5" w:rsidRPr="0060718B">
        <w:rPr>
          <w:rFonts w:ascii="Times New Roman" w:hAnsi="Times New Roman" w:cs="Times New Roman"/>
        </w:rPr>
        <w:t xml:space="preserve">colors </w:t>
      </w:r>
      <w:r w:rsidR="0007270C" w:rsidRPr="0060718B">
        <w:rPr>
          <w:rFonts w:ascii="Times New Roman" w:hAnsi="Times New Roman" w:cs="Times New Roman"/>
        </w:rPr>
        <w:t xml:space="preserve">and larger </w:t>
      </w:r>
      <w:r w:rsidR="00544D48" w:rsidRPr="0060718B">
        <w:rPr>
          <w:rFonts w:ascii="Times New Roman" w:hAnsi="Times New Roman" w:cs="Times New Roman"/>
        </w:rPr>
        <w:t>stroke widths</w:t>
      </w:r>
      <w:r w:rsidR="00B51D31" w:rsidRPr="0060718B">
        <w:rPr>
          <w:rFonts w:ascii="Times New Roman" w:hAnsi="Times New Roman" w:cs="Times New Roman"/>
        </w:rPr>
        <w:t xml:space="preserve">. </w:t>
      </w:r>
      <w:r w:rsidR="008300F5" w:rsidRPr="0060718B">
        <w:rPr>
          <w:rFonts w:ascii="Times New Roman" w:hAnsi="Times New Roman" w:cs="Times New Roman"/>
        </w:rPr>
        <w:t xml:space="preserve">A light map background was chosen to highlight the transit routes, and the zoom level and bounding box were set such that Logan </w:t>
      </w:r>
      <w:r w:rsidR="00534AB6" w:rsidRPr="0060718B">
        <w:rPr>
          <w:rFonts w:ascii="Times New Roman" w:hAnsi="Times New Roman" w:cs="Times New Roman"/>
        </w:rPr>
        <w:t>city was in view.</w:t>
      </w:r>
      <w:r w:rsidR="008300F5" w:rsidRPr="0060718B">
        <w:rPr>
          <w:rFonts w:ascii="Times New Roman" w:hAnsi="Times New Roman" w:cs="Times New Roman"/>
        </w:rPr>
        <w:t xml:space="preserve"> </w:t>
      </w:r>
      <w:r w:rsidR="00184A66" w:rsidRPr="0060718B">
        <w:rPr>
          <w:rFonts w:ascii="Times New Roman" w:hAnsi="Times New Roman" w:cs="Times New Roman"/>
        </w:rPr>
        <w:t>Mapbox Studio had</w:t>
      </w:r>
      <w:r w:rsidR="00CE575B" w:rsidRPr="0060718B">
        <w:rPr>
          <w:rFonts w:ascii="Times New Roman" w:hAnsi="Times New Roman" w:cs="Times New Roman"/>
        </w:rPr>
        <w:t xml:space="preserve"> been used to generate an HTML page with the frequency intensity as a GeoJSON overlay.</w:t>
      </w:r>
      <w:r w:rsidR="00184A66" w:rsidRPr="0060718B">
        <w:rPr>
          <w:rFonts w:ascii="Times New Roman" w:hAnsi="Times New Roman" w:cs="Times New Roman"/>
        </w:rPr>
        <w:t xml:space="preserve"> </w:t>
      </w:r>
      <w:r w:rsidR="00725A48" w:rsidRPr="0060718B">
        <w:rPr>
          <w:rFonts w:ascii="Times New Roman" w:hAnsi="Times New Roman" w:cs="Times New Roman"/>
        </w:rPr>
        <w:t>This works had</w:t>
      </w:r>
      <w:r w:rsidR="002B4AD2" w:rsidRPr="0060718B">
        <w:rPr>
          <w:rFonts w:ascii="Times New Roman" w:hAnsi="Times New Roman" w:cs="Times New Roman"/>
        </w:rPr>
        <w:t xml:space="preserve"> been inspired and </w:t>
      </w:r>
      <w:r w:rsidR="00D01BEF" w:rsidRPr="0060718B">
        <w:rPr>
          <w:rFonts w:ascii="Times New Roman" w:hAnsi="Times New Roman" w:cs="Times New Roman"/>
        </w:rPr>
        <w:t xml:space="preserve">heavily </w:t>
      </w:r>
      <w:r w:rsidR="002B4AD2" w:rsidRPr="0060718B">
        <w:rPr>
          <w:rFonts w:ascii="Times New Roman" w:hAnsi="Times New Roman" w:cs="Times New Roman"/>
        </w:rPr>
        <w:t xml:space="preserve">borrowed from a Mapzen blog post </w:t>
      </w:r>
      <w:r w:rsidR="002B4AD2" w:rsidRPr="0060718B">
        <w:rPr>
          <w:rFonts w:ascii="Times New Roman" w:hAnsi="Times New Roman" w:cs="Times New Roman"/>
        </w:rPr>
        <w:fldChar w:fldCharType="begin"/>
      </w:r>
      <w:r w:rsidR="002B4AD2" w:rsidRPr="0060718B">
        <w:rPr>
          <w:rFonts w:ascii="Times New Roman" w:hAnsi="Times New Roman" w:cs="Times New Roman"/>
        </w:rPr>
        <w:instrText xml:space="preserve"> ADDIN ZOTERO_ITEM CSL_CITATION {"citationID":"HLme4GSA","properties":{"formattedCitation":"{\\rtf (\\uc0\\u8220{}Transit Dimensions \\uc0\\u183{} Mapzen\\uc0\\u8221{} 2016)}","plainCitation":"(“Transit Dimensions · Mapzen” 2016)"},"citationItems":[{"id":45,"uris":["http://zotero.org/users/local/HPXtbLF3/items/URCP4SIH"],"uri":["http://zotero.org/users/local/HPXtbLF3/items/URCP4SIH"],"itemData":{"id":45,"type":"webpage","title":"Transit dimensions · Mapzen","URL":"https://mapzen.com/blog/the-transit-dimension-transit-land-schedule-api/","accessed":{"date-parts":[["2016",10,23]]}}}],"schema":"https://github.com/citation-style-language/schema/raw/master/csl-citation.json"} </w:instrText>
      </w:r>
      <w:r w:rsidR="002B4AD2" w:rsidRPr="0060718B">
        <w:rPr>
          <w:rFonts w:ascii="Times New Roman" w:hAnsi="Times New Roman" w:cs="Times New Roman"/>
        </w:rPr>
        <w:fldChar w:fldCharType="separate"/>
      </w:r>
      <w:r w:rsidR="002B4AD2" w:rsidRPr="0060718B">
        <w:rPr>
          <w:rFonts w:ascii="Times New Roman" w:eastAsia="Times New Roman" w:hAnsi="Times New Roman" w:cs="Times New Roman"/>
        </w:rPr>
        <w:t>(“Transit Dimensions · Mapzen” 2016)</w:t>
      </w:r>
      <w:r w:rsidR="002B4AD2" w:rsidRPr="0060718B">
        <w:rPr>
          <w:rFonts w:ascii="Times New Roman" w:hAnsi="Times New Roman" w:cs="Times New Roman"/>
        </w:rPr>
        <w:fldChar w:fldCharType="end"/>
      </w:r>
      <w:r w:rsidR="002B4AD2" w:rsidRPr="0060718B">
        <w:rPr>
          <w:rFonts w:ascii="Times New Roman" w:hAnsi="Times New Roman" w:cs="Times New Roman"/>
        </w:rPr>
        <w:t xml:space="preserve">, Transitland Datastore </w:t>
      </w:r>
      <w:r w:rsidR="002B4AD2" w:rsidRPr="0060718B">
        <w:rPr>
          <w:rFonts w:ascii="Times New Roman" w:hAnsi="Times New Roman" w:cs="Times New Roman"/>
        </w:rPr>
        <w:fldChar w:fldCharType="begin"/>
      </w:r>
      <w:r w:rsidR="002B4AD2" w:rsidRPr="0060718B">
        <w:rPr>
          <w:rFonts w:ascii="Times New Roman" w:hAnsi="Times New Roman" w:cs="Times New Roman"/>
        </w:rPr>
        <w:instrText xml:space="preserve"> ADDIN ZOTERO_ITEM CSL_CITATION {"citationID":"I3Bl3nkN","properties":{"formattedCitation":"{\\rtf (\\uc0\\u8220{}Datastore \\uc0\\u8901{} Transitland\\uc0\\u8221{} 2016)}","plainCitation":"(“Datastore </w:instrText>
      </w:r>
      <w:r w:rsidR="002B4AD2" w:rsidRPr="0060718B">
        <w:rPr>
          <w:rFonts w:ascii="MS Mincho" w:eastAsia="MS Mincho" w:hAnsi="MS Mincho" w:cs="MS Mincho"/>
        </w:rPr>
        <w:instrText>⋅</w:instrText>
      </w:r>
      <w:r w:rsidR="002B4AD2" w:rsidRPr="0060718B">
        <w:rPr>
          <w:rFonts w:ascii="Times New Roman" w:hAnsi="Times New Roman" w:cs="Times New Roman"/>
        </w:rPr>
        <w:instrText xml:space="preserve"> Transitland” 2016)"},"citationItems":[{"id":47,"uris":["http://zotero.org/users/local/HPXtbLF3/items/K742NCHR"],"uri":["http://zotero.org/users/local/HPXtbLF3/items/K742NCHR"],"itemData":{"id":47,"type":"webpage","title":"Datastore </w:instrText>
      </w:r>
      <w:r w:rsidR="002B4AD2" w:rsidRPr="0060718B">
        <w:rPr>
          <w:rFonts w:ascii="MS Mincho" w:eastAsia="MS Mincho" w:hAnsi="MS Mincho" w:cs="MS Mincho"/>
        </w:rPr>
        <w:instrText>⋅</w:instrText>
      </w:r>
      <w:r w:rsidR="002B4AD2" w:rsidRPr="0060718B">
        <w:rPr>
          <w:rFonts w:ascii="Times New Roman" w:hAnsi="Times New Roman" w:cs="Times New Roman"/>
        </w:rPr>
        <w:instrText xml:space="preserve"> Transitland","URL":"https://transit.land/documentation/datastore/","accessed":{"date-parts":[["2016",10,23]]}}}],"schema":"https://github.com/citation-style-language/schema/raw/master/csl-citation.json"} </w:instrText>
      </w:r>
      <w:r w:rsidR="002B4AD2" w:rsidRPr="0060718B">
        <w:rPr>
          <w:rFonts w:ascii="Times New Roman" w:hAnsi="Times New Roman" w:cs="Times New Roman"/>
        </w:rPr>
        <w:fldChar w:fldCharType="separate"/>
      </w:r>
      <w:r w:rsidR="002B4AD2" w:rsidRPr="0060718B">
        <w:rPr>
          <w:rFonts w:ascii="Times New Roman" w:eastAsia="Times New Roman" w:hAnsi="Times New Roman" w:cs="Times New Roman"/>
        </w:rPr>
        <w:t xml:space="preserve">(“Datastore </w:t>
      </w:r>
      <w:r w:rsidR="002B4AD2" w:rsidRPr="0060718B">
        <w:rPr>
          <w:rFonts w:ascii="MS Mincho" w:eastAsia="MS Mincho" w:hAnsi="MS Mincho" w:cs="MS Mincho"/>
        </w:rPr>
        <w:t>⋅</w:t>
      </w:r>
      <w:r w:rsidR="002B4AD2" w:rsidRPr="0060718B">
        <w:rPr>
          <w:rFonts w:ascii="Times New Roman" w:eastAsia="Times New Roman" w:hAnsi="Times New Roman" w:cs="Times New Roman"/>
        </w:rPr>
        <w:t xml:space="preserve"> Transitland” 2016)</w:t>
      </w:r>
      <w:r w:rsidR="002B4AD2" w:rsidRPr="0060718B">
        <w:rPr>
          <w:rFonts w:ascii="Times New Roman" w:hAnsi="Times New Roman" w:cs="Times New Roman"/>
        </w:rPr>
        <w:fldChar w:fldCharType="end"/>
      </w:r>
      <w:r w:rsidR="00725A48" w:rsidRPr="0060718B">
        <w:rPr>
          <w:rFonts w:ascii="Times New Roman" w:hAnsi="Times New Roman" w:cs="Times New Roman"/>
        </w:rPr>
        <w:t xml:space="preserve"> and work of Ian Reese </w:t>
      </w:r>
      <w:r w:rsidR="0021455C" w:rsidRPr="0060718B">
        <w:rPr>
          <w:rFonts w:ascii="Times New Roman" w:hAnsi="Times New Roman" w:cs="Times New Roman"/>
        </w:rPr>
        <w:fldChar w:fldCharType="begin"/>
      </w:r>
      <w:r w:rsidR="0021455C" w:rsidRPr="0060718B">
        <w:rPr>
          <w:rFonts w:ascii="Times New Roman" w:hAnsi="Times New Roman" w:cs="Times New Roman"/>
        </w:rPr>
        <w:instrText xml:space="preserve"> ADDIN ZOTERO_ITEM CSL_CITATION {"citationID":"k46UkMTJ","properties":{"formattedCitation":"{\\rtf (\\uc0\\u8220{}README.md\\uc0\\u8221{} 2016)}","plainCitation":"(“README.md” 2016)"},"citationItems":[{"id":51,"uris":["http://zotero.org/users/local/HPXtbLF3/items/M4CDPKD9"],"uri":["http://zotero.org/users/local/HPXtbLF3/items/M4CDPKD9"],"itemData":{"id":51,"type":"webpage","title":"README.md","container-title":"Gist","URL":"https://gist.github.com/irees/272e5dc57614cab595a0","accessed":{"date-parts":[["2016",10,23]]}}}],"schema":"https://github.com/citation-style-language/schema/raw/master/csl-citation.json"} </w:instrText>
      </w:r>
      <w:r w:rsidR="0021455C" w:rsidRPr="0060718B">
        <w:rPr>
          <w:rFonts w:ascii="Times New Roman" w:hAnsi="Times New Roman" w:cs="Times New Roman"/>
        </w:rPr>
        <w:fldChar w:fldCharType="separate"/>
      </w:r>
      <w:r w:rsidR="0021455C" w:rsidRPr="0060718B">
        <w:rPr>
          <w:rFonts w:ascii="Times New Roman" w:eastAsia="Times New Roman" w:hAnsi="Times New Roman" w:cs="Times New Roman"/>
        </w:rPr>
        <w:t>(“README.md” 2016)</w:t>
      </w:r>
      <w:r w:rsidR="0021455C" w:rsidRPr="0060718B">
        <w:rPr>
          <w:rFonts w:ascii="Times New Roman" w:hAnsi="Times New Roman" w:cs="Times New Roman"/>
        </w:rPr>
        <w:fldChar w:fldCharType="end"/>
      </w:r>
    </w:p>
    <w:p w14:paraId="6F0DF606" w14:textId="77777777" w:rsidR="00465BAB" w:rsidRPr="0060718B" w:rsidRDefault="00465BAB" w:rsidP="0052773D">
      <w:pPr>
        <w:rPr>
          <w:rFonts w:ascii="Times New Roman" w:hAnsi="Times New Roman" w:cs="Times New Roman"/>
        </w:rPr>
      </w:pPr>
    </w:p>
    <w:p w14:paraId="1B968F63" w14:textId="4C8AF365" w:rsidR="002B4AD2" w:rsidRPr="0060718B" w:rsidRDefault="00104CF3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Conclusion</w:t>
      </w:r>
      <w:r w:rsidR="00F92787" w:rsidRPr="0060718B">
        <w:rPr>
          <w:rFonts w:ascii="Times New Roman" w:hAnsi="Times New Roman" w:cs="Times New Roman"/>
          <w:u w:val="single"/>
        </w:rPr>
        <w:t>:</w:t>
      </w:r>
    </w:p>
    <w:p w14:paraId="78E466A7" w14:textId="279ACA38" w:rsidR="00DC3A4A" w:rsidRPr="0060718B" w:rsidRDefault="00DC3A4A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Fig. 1 shows it is easier to get to Utah State University (USU) and the surrounding region as transit stops have more</w:t>
      </w:r>
      <w:r w:rsidR="004F3639" w:rsidRPr="0060718B">
        <w:rPr>
          <w:rFonts w:ascii="Times New Roman" w:hAnsi="Times New Roman" w:cs="Times New Roman"/>
        </w:rPr>
        <w:t xml:space="preserve"> </w:t>
      </w:r>
      <w:r w:rsidR="007E6049" w:rsidRPr="0060718B">
        <w:rPr>
          <w:rFonts w:ascii="Times New Roman" w:hAnsi="Times New Roman" w:cs="Times New Roman"/>
        </w:rPr>
        <w:t xml:space="preserve">frequent </w:t>
      </w:r>
      <w:r w:rsidR="004F3639" w:rsidRPr="0060718B">
        <w:rPr>
          <w:rFonts w:ascii="Times New Roman" w:hAnsi="Times New Roman" w:cs="Times New Roman"/>
        </w:rPr>
        <w:t>service between them</w:t>
      </w:r>
      <w:r w:rsidRPr="0060718B">
        <w:rPr>
          <w:rFonts w:ascii="Times New Roman" w:hAnsi="Times New Roman" w:cs="Times New Roman"/>
        </w:rPr>
        <w:t>.</w:t>
      </w:r>
      <w:r w:rsidR="004F3639" w:rsidRPr="0060718B">
        <w:rPr>
          <w:rFonts w:ascii="Times New Roman" w:hAnsi="Times New Roman" w:cs="Times New Roman"/>
        </w:rPr>
        <w:t xml:space="preserve"> This is primarily due to Route 1 that runs every 15 minutes</w:t>
      </w:r>
      <w:r w:rsidR="00BA2030" w:rsidRPr="0060718B">
        <w:rPr>
          <w:rFonts w:ascii="Times New Roman" w:hAnsi="Times New Roman" w:cs="Times New Roman"/>
        </w:rPr>
        <w:t xml:space="preserve">, Route 4 every 30 minutes and Route 15 every 45 minutes </w:t>
      </w:r>
      <w:r w:rsidR="004F3639" w:rsidRPr="0060718B">
        <w:rPr>
          <w:rFonts w:ascii="Times New Roman" w:hAnsi="Times New Roman" w:cs="Times New Roman"/>
        </w:rPr>
        <w:t>between 7 to 9</w:t>
      </w:r>
      <w:r w:rsidR="00BA2030" w:rsidRPr="0060718B">
        <w:rPr>
          <w:rFonts w:ascii="Times New Roman" w:hAnsi="Times New Roman" w:cs="Times New Roman"/>
        </w:rPr>
        <w:t xml:space="preserve"> </w:t>
      </w:r>
      <w:r w:rsidR="004F3639" w:rsidRPr="0060718B">
        <w:rPr>
          <w:rFonts w:ascii="Times New Roman" w:hAnsi="Times New Roman" w:cs="Times New Roman"/>
        </w:rPr>
        <w:t>am.</w:t>
      </w:r>
      <w:r w:rsidRPr="0060718B">
        <w:rPr>
          <w:rFonts w:ascii="Times New Roman" w:hAnsi="Times New Roman" w:cs="Times New Roman"/>
        </w:rPr>
        <w:t xml:space="preserve"> However, CVTD services would not be convenient for commuters who would like to get to other places around Logan.</w:t>
      </w:r>
      <w:r w:rsidR="00534AB6" w:rsidRPr="0060718B">
        <w:rPr>
          <w:rFonts w:ascii="Times New Roman" w:hAnsi="Times New Roman" w:cs="Times New Roman"/>
        </w:rPr>
        <w:t xml:space="preserve"> A legend for frequency classes with their corresponding colors would have con</w:t>
      </w:r>
      <w:r w:rsidR="00184A66" w:rsidRPr="0060718B">
        <w:rPr>
          <w:rFonts w:ascii="Times New Roman" w:hAnsi="Times New Roman" w:cs="Times New Roman"/>
        </w:rPr>
        <w:t>veyed more information, however may add more confusion.</w:t>
      </w:r>
      <w:r w:rsidR="003670CF" w:rsidRPr="0060718B">
        <w:rPr>
          <w:rFonts w:ascii="Times New Roman" w:hAnsi="Times New Roman" w:cs="Times New Roman"/>
        </w:rPr>
        <w:t xml:space="preserve"> </w:t>
      </w:r>
      <w:r w:rsidR="00184A66" w:rsidRPr="0060718B">
        <w:rPr>
          <w:rFonts w:ascii="Times New Roman" w:hAnsi="Times New Roman" w:cs="Times New Roman"/>
        </w:rPr>
        <w:t xml:space="preserve">A GIF presentation would have been able to convey </w:t>
      </w:r>
      <w:r w:rsidR="00CE575B" w:rsidRPr="0060718B">
        <w:rPr>
          <w:rFonts w:ascii="Times New Roman" w:hAnsi="Times New Roman" w:cs="Times New Roman"/>
        </w:rPr>
        <w:t xml:space="preserve">frequency intensities </w:t>
      </w:r>
      <w:r w:rsidR="00184A66" w:rsidRPr="0060718B">
        <w:rPr>
          <w:rFonts w:ascii="Times New Roman" w:hAnsi="Times New Roman" w:cs="Times New Roman"/>
        </w:rPr>
        <w:t>over a varying time scale.</w:t>
      </w:r>
      <w:r w:rsidR="00F22D17" w:rsidRPr="0060718B">
        <w:rPr>
          <w:rFonts w:ascii="Times New Roman" w:hAnsi="Times New Roman" w:cs="Times New Roman"/>
        </w:rPr>
        <w:t xml:space="preserve"> </w:t>
      </w:r>
      <w:r w:rsidR="00BC3574" w:rsidRPr="0060718B">
        <w:rPr>
          <w:rFonts w:ascii="Times New Roman" w:hAnsi="Times New Roman" w:cs="Times New Roman"/>
        </w:rPr>
        <w:t xml:space="preserve">Overall, a frequency </w:t>
      </w:r>
      <w:r w:rsidR="00855275" w:rsidRPr="0060718B">
        <w:rPr>
          <w:rFonts w:ascii="Times New Roman" w:hAnsi="Times New Roman" w:cs="Times New Roman"/>
        </w:rPr>
        <w:t xml:space="preserve">intensity map of </w:t>
      </w:r>
      <w:r w:rsidR="00BC3574" w:rsidRPr="0060718B">
        <w:rPr>
          <w:rFonts w:ascii="Times New Roman" w:hAnsi="Times New Roman" w:cs="Times New Roman"/>
        </w:rPr>
        <w:t>city</w:t>
      </w:r>
      <w:r w:rsidR="00F22D17" w:rsidRPr="0060718B">
        <w:rPr>
          <w:rFonts w:ascii="Times New Roman" w:hAnsi="Times New Roman" w:cs="Times New Roman"/>
        </w:rPr>
        <w:t>’s</w:t>
      </w:r>
      <w:r w:rsidR="00BC3574" w:rsidRPr="0060718B">
        <w:rPr>
          <w:rFonts w:ascii="Times New Roman" w:hAnsi="Times New Roman" w:cs="Times New Roman"/>
        </w:rPr>
        <w:t xml:space="preserve"> </w:t>
      </w:r>
      <w:r w:rsidR="00F22D17" w:rsidRPr="0060718B">
        <w:rPr>
          <w:rFonts w:ascii="Times New Roman" w:hAnsi="Times New Roman" w:cs="Times New Roman"/>
        </w:rPr>
        <w:t xml:space="preserve">transit system </w:t>
      </w:r>
      <w:r w:rsidR="00855275" w:rsidRPr="0060718B">
        <w:rPr>
          <w:rFonts w:ascii="Times New Roman" w:hAnsi="Times New Roman" w:cs="Times New Roman"/>
        </w:rPr>
        <w:t>is an effective means to convey</w:t>
      </w:r>
      <w:r w:rsidR="00F22D17" w:rsidRPr="0060718B">
        <w:rPr>
          <w:rFonts w:ascii="Times New Roman" w:hAnsi="Times New Roman" w:cs="Times New Roman"/>
        </w:rPr>
        <w:t xml:space="preserve"> important information. </w:t>
      </w:r>
      <w:r w:rsidR="003670CF" w:rsidRPr="0060718B">
        <w:rPr>
          <w:rFonts w:ascii="Times New Roman" w:hAnsi="Times New Roman" w:cs="Times New Roman"/>
        </w:rPr>
        <w:t xml:space="preserve"> </w:t>
      </w:r>
    </w:p>
    <w:p w14:paraId="7A07964A" w14:textId="77777777" w:rsidR="002B4AD2" w:rsidRPr="0060718B" w:rsidRDefault="002B4AD2" w:rsidP="0052773D">
      <w:pPr>
        <w:rPr>
          <w:rFonts w:ascii="Times New Roman" w:hAnsi="Times New Roman" w:cs="Times New Roman"/>
        </w:rPr>
      </w:pPr>
    </w:p>
    <w:p w14:paraId="1C951372" w14:textId="22927259" w:rsidR="00465BAB" w:rsidRPr="0060718B" w:rsidRDefault="00465BAB" w:rsidP="0052773D">
      <w:pPr>
        <w:rPr>
          <w:rFonts w:ascii="Times New Roman" w:hAnsi="Times New Roman" w:cs="Times New Roman"/>
          <w:u w:val="single"/>
        </w:rPr>
      </w:pPr>
      <w:r w:rsidRPr="0060718B">
        <w:rPr>
          <w:rFonts w:ascii="Times New Roman" w:hAnsi="Times New Roman" w:cs="Times New Roman"/>
          <w:u w:val="single"/>
        </w:rPr>
        <w:t>Reference</w:t>
      </w:r>
      <w:r w:rsidR="002B4AD2" w:rsidRPr="0060718B">
        <w:rPr>
          <w:rFonts w:ascii="Times New Roman" w:hAnsi="Times New Roman" w:cs="Times New Roman"/>
          <w:u w:val="single"/>
        </w:rPr>
        <w:t>s</w:t>
      </w:r>
      <w:r w:rsidRPr="0060718B">
        <w:rPr>
          <w:rFonts w:ascii="Times New Roman" w:hAnsi="Times New Roman" w:cs="Times New Roman"/>
          <w:u w:val="single"/>
        </w:rPr>
        <w:t>:</w:t>
      </w:r>
    </w:p>
    <w:p w14:paraId="6F9D1A5C" w14:textId="77777777" w:rsidR="0021455C" w:rsidRPr="0060718B" w:rsidRDefault="002B4AD2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fldChar w:fldCharType="begin"/>
      </w:r>
      <w:r w:rsidRPr="0060718B">
        <w:rPr>
          <w:rFonts w:ascii="Times New Roman" w:hAnsi="Times New Roman" w:cs="Times New Roman"/>
        </w:rPr>
        <w:instrText xml:space="preserve"> ADDIN ZOTERO_BIBL {"custom":[]} CSL_BIBLIOGRAPHY </w:instrText>
      </w:r>
      <w:r w:rsidRPr="0060718B">
        <w:rPr>
          <w:rFonts w:ascii="Times New Roman" w:hAnsi="Times New Roman" w:cs="Times New Roman"/>
        </w:rPr>
        <w:fldChar w:fldCharType="separate"/>
      </w:r>
      <w:r w:rsidR="0021455C" w:rsidRPr="0060718B">
        <w:rPr>
          <w:rFonts w:ascii="Times New Roman" w:hAnsi="Times New Roman" w:cs="Times New Roman"/>
        </w:rPr>
        <w:t>“ColorBrewer: Color Advice for Maps.” 2016. Accessed October 23. http://colorbrewer2.org/#.</w:t>
      </w:r>
    </w:p>
    <w:p w14:paraId="79091E06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 xml:space="preserve">“Datastore </w:t>
      </w:r>
      <w:r w:rsidRPr="0060718B">
        <w:rPr>
          <w:rFonts w:ascii="MS Mincho" w:eastAsia="MS Mincho" w:hAnsi="MS Mincho" w:cs="MS Mincho"/>
        </w:rPr>
        <w:t>⋅</w:t>
      </w:r>
      <w:r w:rsidRPr="0060718B">
        <w:rPr>
          <w:rFonts w:ascii="Times New Roman" w:hAnsi="Times New Roman" w:cs="Times New Roman"/>
        </w:rPr>
        <w:t xml:space="preserve"> Transitland.” 2016. Accessed October 23. https://transit.land/documentation/datastore/.</w:t>
      </w:r>
    </w:p>
    <w:p w14:paraId="6DD1CDE1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“README.md.” 2016. Gist. Accessed October 23. https://gist.github.com/irees/272e5dc57614cab595a0.</w:t>
      </w:r>
    </w:p>
    <w:p w14:paraId="24D41AC4" w14:textId="77777777" w:rsidR="0021455C" w:rsidRPr="0060718B" w:rsidRDefault="0021455C" w:rsidP="0021455C">
      <w:pPr>
        <w:pStyle w:val="Bibliography"/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t>“Transit Dimensions · Mapzen.” 2016. Accessed October 23. https://mapzen.com/blog/the-transit-dimension-transit-land-schedule-api/.</w:t>
      </w:r>
    </w:p>
    <w:p w14:paraId="1311A90A" w14:textId="55191716" w:rsidR="00004E54" w:rsidRPr="0060718B" w:rsidRDefault="002B4AD2" w:rsidP="0052773D">
      <w:pPr>
        <w:rPr>
          <w:rFonts w:ascii="Times New Roman" w:hAnsi="Times New Roman" w:cs="Times New Roman"/>
        </w:rPr>
      </w:pPr>
      <w:r w:rsidRPr="0060718B">
        <w:rPr>
          <w:rFonts w:ascii="Times New Roman" w:hAnsi="Times New Roman" w:cs="Times New Roman"/>
        </w:rPr>
        <w:fldChar w:fldCharType="end"/>
      </w:r>
    </w:p>
    <w:p w14:paraId="58EB4D56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p w14:paraId="32EEF8FD" w14:textId="77777777" w:rsidR="00004E54" w:rsidRPr="0060718B" w:rsidRDefault="00004E54" w:rsidP="0052773D">
      <w:pPr>
        <w:rPr>
          <w:rFonts w:ascii="Times New Roman" w:hAnsi="Times New Roman" w:cs="Times New Roman"/>
        </w:rPr>
      </w:pPr>
    </w:p>
    <w:p w14:paraId="772B7318" w14:textId="77777777" w:rsidR="00004E54" w:rsidRPr="0060718B" w:rsidRDefault="00004E54" w:rsidP="0052773D">
      <w:pPr>
        <w:rPr>
          <w:rFonts w:ascii="Times New Roman" w:hAnsi="Times New Roman" w:cs="Times New Roman"/>
        </w:rPr>
      </w:pPr>
      <w:bookmarkStart w:id="0" w:name="_GoBack"/>
      <w:bookmarkEnd w:id="0"/>
    </w:p>
    <w:sectPr w:rsidR="00004E54" w:rsidRPr="0060718B" w:rsidSect="000721CF">
      <w:head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9D2D0D1" w14:textId="77777777" w:rsidR="00EB31C1" w:rsidRDefault="00EB31C1" w:rsidP="003433B9">
      <w:r>
        <w:separator/>
      </w:r>
    </w:p>
  </w:endnote>
  <w:endnote w:type="continuationSeparator" w:id="0">
    <w:p w14:paraId="0CBC844B" w14:textId="77777777" w:rsidR="00EB31C1" w:rsidRDefault="00EB31C1" w:rsidP="003433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CE43A41" w14:textId="77777777" w:rsidR="00EB31C1" w:rsidRDefault="00EB31C1" w:rsidP="003433B9">
      <w:r>
        <w:separator/>
      </w:r>
    </w:p>
  </w:footnote>
  <w:footnote w:type="continuationSeparator" w:id="0">
    <w:p w14:paraId="15D99E2D" w14:textId="77777777" w:rsidR="00EB31C1" w:rsidRDefault="00EB31C1" w:rsidP="003433B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868085" w14:textId="55ECD983" w:rsidR="00AF592D" w:rsidRDefault="003433B9">
    <w:pPr>
      <w:pStyle w:val="Header"/>
      <w:rPr>
        <w:rFonts w:ascii="Times New Roman" w:hAnsi="Times New Roman" w:cs="Times New Roman"/>
      </w:rPr>
    </w:pPr>
    <w:r w:rsidRPr="003433B9">
      <w:rPr>
        <w:rFonts w:ascii="Times New Roman" w:hAnsi="Times New Roman" w:cs="Times New Roman"/>
      </w:rPr>
      <w:ptab w:relativeTo="margin" w:alignment="center" w:leader="none"/>
    </w:r>
    <w:r w:rsidR="008D0589">
      <w:rPr>
        <w:rFonts w:ascii="Times New Roman" w:hAnsi="Times New Roman" w:cs="Times New Roman"/>
      </w:rPr>
      <w:t>CS 5665 Homework #3</w:t>
    </w:r>
  </w:p>
  <w:p w14:paraId="31C4D7D2" w14:textId="5F951AE7" w:rsidR="003433B9" w:rsidRPr="00AF592D" w:rsidRDefault="00AF592D">
    <w:pPr>
      <w:pStyle w:val="Header"/>
      <w:rPr>
        <w:rFonts w:ascii="Times New Roman" w:hAnsi="Times New Roman" w:cs="Times New Roman"/>
      </w:rPr>
    </w:pPr>
    <w:r>
      <w:rPr>
        <w:rFonts w:ascii="Times New Roman" w:hAnsi="Times New Roman" w:cs="Times New Roman"/>
      </w:rPr>
      <w:tab/>
    </w:r>
    <w:r w:rsidR="003433B9" w:rsidRPr="003433B9">
      <w:rPr>
        <w:rFonts w:ascii="Times New Roman" w:hAnsi="Times New Roman" w:cs="Times New Roman"/>
      </w:rPr>
      <w:t>Karun Joseph</w:t>
    </w:r>
    <w:r>
      <w:rPr>
        <w:rFonts w:ascii="Times New Roman" w:hAnsi="Times New Roman" w:cs="Times New Roman"/>
      </w:rPr>
      <w:t xml:space="preserve">, </w:t>
    </w:r>
    <w:r w:rsidR="003433B9" w:rsidRPr="003433B9">
      <w:rPr>
        <w:rFonts w:ascii="Times New Roman" w:hAnsi="Times New Roman" w:cs="Times New Roman"/>
      </w:rPr>
      <w:t>A02240287</w:t>
    </w:r>
    <w:r w:rsidR="003433B9" w:rsidRPr="003433B9">
      <w:rPr>
        <w:rFonts w:ascii="Times New Roman" w:hAnsi="Times New Roman" w:cs="Times New Roman"/>
      </w:rPr>
      <w:ptab w:relativeTo="margin" w:alignment="right" w:leader="none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B655787"/>
    <w:multiLevelType w:val="hybridMultilevel"/>
    <w:tmpl w:val="3F5C04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E56FA"/>
    <w:rsid w:val="00004E54"/>
    <w:rsid w:val="00005A75"/>
    <w:rsid w:val="000079EB"/>
    <w:rsid w:val="00032D9D"/>
    <w:rsid w:val="0006159B"/>
    <w:rsid w:val="000657A4"/>
    <w:rsid w:val="000721CF"/>
    <w:rsid w:val="0007270C"/>
    <w:rsid w:val="00092730"/>
    <w:rsid w:val="000A1367"/>
    <w:rsid w:val="000B0247"/>
    <w:rsid w:val="000C4135"/>
    <w:rsid w:val="000D4C56"/>
    <w:rsid w:val="000E293B"/>
    <w:rsid w:val="00104CF3"/>
    <w:rsid w:val="00115842"/>
    <w:rsid w:val="00123E25"/>
    <w:rsid w:val="001250B9"/>
    <w:rsid w:val="00125630"/>
    <w:rsid w:val="001363B5"/>
    <w:rsid w:val="001505C3"/>
    <w:rsid w:val="00184A66"/>
    <w:rsid w:val="001E7E21"/>
    <w:rsid w:val="001F1322"/>
    <w:rsid w:val="0020026C"/>
    <w:rsid w:val="0021455C"/>
    <w:rsid w:val="002333FE"/>
    <w:rsid w:val="0025009A"/>
    <w:rsid w:val="0025094D"/>
    <w:rsid w:val="002549E7"/>
    <w:rsid w:val="0026068A"/>
    <w:rsid w:val="00264E3D"/>
    <w:rsid w:val="00281349"/>
    <w:rsid w:val="00284FC1"/>
    <w:rsid w:val="0029145D"/>
    <w:rsid w:val="002B4A76"/>
    <w:rsid w:val="002B4AD2"/>
    <w:rsid w:val="003433B9"/>
    <w:rsid w:val="003670CF"/>
    <w:rsid w:val="00367F68"/>
    <w:rsid w:val="003A51B0"/>
    <w:rsid w:val="003B37B0"/>
    <w:rsid w:val="003C2175"/>
    <w:rsid w:val="003D4CD4"/>
    <w:rsid w:val="00412F88"/>
    <w:rsid w:val="00432FCE"/>
    <w:rsid w:val="00442268"/>
    <w:rsid w:val="00465BAB"/>
    <w:rsid w:val="0047345B"/>
    <w:rsid w:val="00474D54"/>
    <w:rsid w:val="00496168"/>
    <w:rsid w:val="004B005D"/>
    <w:rsid w:val="004E146C"/>
    <w:rsid w:val="004E1CB5"/>
    <w:rsid w:val="004E56FA"/>
    <w:rsid w:val="004F3639"/>
    <w:rsid w:val="005006CF"/>
    <w:rsid w:val="005012CD"/>
    <w:rsid w:val="0052773D"/>
    <w:rsid w:val="00534AB6"/>
    <w:rsid w:val="00544D48"/>
    <w:rsid w:val="00545E7D"/>
    <w:rsid w:val="00573312"/>
    <w:rsid w:val="00573E16"/>
    <w:rsid w:val="005772E9"/>
    <w:rsid w:val="00577BDE"/>
    <w:rsid w:val="005A3483"/>
    <w:rsid w:val="005A4950"/>
    <w:rsid w:val="005B7A6F"/>
    <w:rsid w:val="005D0219"/>
    <w:rsid w:val="005D2791"/>
    <w:rsid w:val="0060718B"/>
    <w:rsid w:val="00614EE4"/>
    <w:rsid w:val="006542A5"/>
    <w:rsid w:val="006B2331"/>
    <w:rsid w:val="006D340C"/>
    <w:rsid w:val="00713E23"/>
    <w:rsid w:val="00725A48"/>
    <w:rsid w:val="007B5916"/>
    <w:rsid w:val="007D1F3D"/>
    <w:rsid w:val="007D2216"/>
    <w:rsid w:val="007E5B45"/>
    <w:rsid w:val="007E6049"/>
    <w:rsid w:val="008300F5"/>
    <w:rsid w:val="00835EBC"/>
    <w:rsid w:val="00855275"/>
    <w:rsid w:val="008642D0"/>
    <w:rsid w:val="00890725"/>
    <w:rsid w:val="008D0589"/>
    <w:rsid w:val="00933BB8"/>
    <w:rsid w:val="00951BA0"/>
    <w:rsid w:val="00960E82"/>
    <w:rsid w:val="00991F16"/>
    <w:rsid w:val="009B4669"/>
    <w:rsid w:val="009C58B8"/>
    <w:rsid w:val="009D5A3A"/>
    <w:rsid w:val="00A00710"/>
    <w:rsid w:val="00A13EE4"/>
    <w:rsid w:val="00A21B6A"/>
    <w:rsid w:val="00A30C9A"/>
    <w:rsid w:val="00A37BF1"/>
    <w:rsid w:val="00AD6F97"/>
    <w:rsid w:val="00AE07FF"/>
    <w:rsid w:val="00AF592D"/>
    <w:rsid w:val="00B1419D"/>
    <w:rsid w:val="00B14B17"/>
    <w:rsid w:val="00B2368C"/>
    <w:rsid w:val="00B2655F"/>
    <w:rsid w:val="00B45290"/>
    <w:rsid w:val="00B46746"/>
    <w:rsid w:val="00B4760F"/>
    <w:rsid w:val="00B51D31"/>
    <w:rsid w:val="00B57CE7"/>
    <w:rsid w:val="00B643B0"/>
    <w:rsid w:val="00BA2030"/>
    <w:rsid w:val="00BC3574"/>
    <w:rsid w:val="00C01E10"/>
    <w:rsid w:val="00C064BD"/>
    <w:rsid w:val="00C10164"/>
    <w:rsid w:val="00C12A11"/>
    <w:rsid w:val="00C15905"/>
    <w:rsid w:val="00C26042"/>
    <w:rsid w:val="00C7404D"/>
    <w:rsid w:val="00C95429"/>
    <w:rsid w:val="00CA6EBC"/>
    <w:rsid w:val="00CE575B"/>
    <w:rsid w:val="00D01BEF"/>
    <w:rsid w:val="00D455EC"/>
    <w:rsid w:val="00D46982"/>
    <w:rsid w:val="00D565BA"/>
    <w:rsid w:val="00D74D94"/>
    <w:rsid w:val="00DB26F8"/>
    <w:rsid w:val="00DB6C11"/>
    <w:rsid w:val="00DC3A4A"/>
    <w:rsid w:val="00DD6CA0"/>
    <w:rsid w:val="00E07291"/>
    <w:rsid w:val="00E16A8D"/>
    <w:rsid w:val="00E22AB4"/>
    <w:rsid w:val="00E63D1B"/>
    <w:rsid w:val="00EB31C1"/>
    <w:rsid w:val="00EB60A5"/>
    <w:rsid w:val="00EF2A36"/>
    <w:rsid w:val="00EF753B"/>
    <w:rsid w:val="00F127C3"/>
    <w:rsid w:val="00F22D17"/>
    <w:rsid w:val="00F30D1A"/>
    <w:rsid w:val="00F31344"/>
    <w:rsid w:val="00F43AB7"/>
    <w:rsid w:val="00F50476"/>
    <w:rsid w:val="00F51D5B"/>
    <w:rsid w:val="00F66600"/>
    <w:rsid w:val="00F77F5B"/>
    <w:rsid w:val="00F90BA0"/>
    <w:rsid w:val="00F92787"/>
    <w:rsid w:val="00FC6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23A6CD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773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433B9"/>
  </w:style>
  <w:style w:type="paragraph" w:styleId="Footer">
    <w:name w:val="footer"/>
    <w:basedOn w:val="Normal"/>
    <w:link w:val="FooterChar"/>
    <w:uiPriority w:val="99"/>
    <w:unhideWhenUsed/>
    <w:rsid w:val="003433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433B9"/>
  </w:style>
  <w:style w:type="character" w:styleId="Hyperlink">
    <w:name w:val="Hyperlink"/>
    <w:basedOn w:val="DefaultParagraphFont"/>
    <w:uiPriority w:val="99"/>
    <w:unhideWhenUsed/>
    <w:rsid w:val="0052773D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2773D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EB60A5"/>
    <w:pPr>
      <w:ind w:left="720"/>
      <w:contextualSpacing/>
    </w:pPr>
  </w:style>
  <w:style w:type="paragraph" w:customStyle="1" w:styleId="Default">
    <w:name w:val="Default"/>
    <w:rsid w:val="00DB6C11"/>
    <w:pPr>
      <w:widowControl w:val="0"/>
      <w:autoSpaceDE w:val="0"/>
      <w:autoSpaceDN w:val="0"/>
      <w:adjustRightInd w:val="0"/>
    </w:pPr>
    <w:rPr>
      <w:rFonts w:ascii="Times New Roman" w:hAnsi="Times New Roman" w:cs="Times New Roman"/>
      <w:color w:val="000000"/>
    </w:rPr>
  </w:style>
  <w:style w:type="table" w:styleId="TableGrid">
    <w:name w:val="Table Grid"/>
    <w:basedOn w:val="TableNormal"/>
    <w:uiPriority w:val="39"/>
    <w:rsid w:val="00B4760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E16A8D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2B4AD2"/>
    <w:pPr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yperlink" Target="https://github.com/karunmj/usu-coursework/tree/master/cs5660datasc/hw/hw3" TargetMode="External"/><Relationship Id="rId8" Type="http://schemas.openxmlformats.org/officeDocument/2006/relationships/image" Target="media/image1.png"/><Relationship Id="rId9" Type="http://schemas.openxmlformats.org/officeDocument/2006/relationships/hyperlink" Target="https://api.mapbox.com/styles/v1/karunjoseph/ciun3m2px007x2irrn4puqdf6.html?title=true&amp;access_token=pk.eyJ1Ijoia2FydW5qb3NlcGgiLCJhIjoiY2l1M2JqbnNmMGlsZTJvcXRkZngxNTd6ZSJ9.bzal6gpXP6tOqrRG4BYNMw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62</Words>
  <Characters>5487</Characters>
  <Application>Microsoft Macintosh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4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cp:lastPrinted>2016-10-24T01:39:00Z</cp:lastPrinted>
  <dcterms:created xsi:type="dcterms:W3CDTF">2016-10-24T01:41:00Z</dcterms:created>
  <dcterms:modified xsi:type="dcterms:W3CDTF">2016-10-24T0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vnLpTiDO"/&gt;&lt;style id="http://www.zotero.org/styles/chicago-author-date" locale="en-US" hasBibliography="1" bibliographyStyleHasBeenSet="1"/&gt;&lt;prefs&gt;&lt;pref name="fieldType" value="Field"/&gt;&lt;pref n</vt:lpwstr>
  </property>
  <property fmtid="{D5CDD505-2E9C-101B-9397-08002B2CF9AE}" pid="3" name="ZOTERO_PREF_2">
    <vt:lpwstr>ame="storeReferences" value="true"/&gt;&lt;pref name="automaticJournalAbbreviations" value="true"/&gt;&lt;pref name="noteType" value=""/&gt;&lt;/prefs&gt;&lt;/data&gt;</vt:lpwstr>
  </property>
</Properties>
</file>